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A386B4" w14:textId="0A665A5C" w:rsidR="00E36221" w:rsidRDefault="00E36221" w:rsidP="00E36221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>APPENDIX A. Supplementary data</w:t>
      </w:r>
    </w:p>
    <w:p w14:paraId="13A52BE7" w14:textId="50933283" w:rsidR="00E36221" w:rsidRDefault="00E36221" w:rsidP="007B2542">
      <w:pPr>
        <w:spacing w:line="360" w:lineRule="auto"/>
        <w:ind w:firstLine="708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</w:pPr>
      <w:r w:rsidRPr="00E36221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>For statistical analysis</w:t>
      </w:r>
      <w:r w:rsidR="00740A3A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 xml:space="preserve"> </w:t>
      </w:r>
      <w:r w:rsidR="00740A3A">
        <w:rPr>
          <w:rFonts w:ascii="Times New Roman" w:eastAsia="Times New Roman" w:hAnsi="Times New Roman" w:cs="Times New Roman"/>
          <w:sz w:val="24"/>
          <w:szCs w:val="24"/>
          <w:lang w:val="en" w:bidi="en-US"/>
        </w:rPr>
        <w:fldChar w:fldCharType="begin"/>
      </w:r>
      <w:r w:rsidR="007668C5">
        <w:rPr>
          <w:rFonts w:ascii="Times New Roman" w:eastAsia="Times New Roman" w:hAnsi="Times New Roman" w:cs="Times New Roman"/>
          <w:sz w:val="24"/>
          <w:szCs w:val="24"/>
          <w:lang w:val="en" w:bidi="en-US"/>
        </w:rPr>
        <w:instrText xml:space="preserve"> ADDIN ZOTERO_ITEM CSL_CITATION {"citationID":"WXExnTLR","properties":{"formattedCitation":"(Conover, 1999)","plainCitation":"(Conover, 1999)","noteIndex":0},"citationItems":[{"id":1125,"uris":["http://zotero.org/users/6289514/items/3DKKKPBP"],"uri":["http://zotero.org/users/6289514/items/3DKKKPBP"],"itemData":{"id":1125,"type":"book","call-number":"QA278.8 .C65 1999","collection-title":"Wiley series in probability and statistics. Applied probability and statistics section","edition":"3rd ed","event-place":"New York","ISBN":"978-0-471-16068-7","number-of-pages":"584","publisher":"Wiley","publisher-place":"New York","source":"Library of Congress ISBN","title":"Practical nonparametric statistics","author":[{"family":"Conover","given":"W. J."}],"issued":{"date-parts":[["1999"]]}}}],"schema":"https://github.com/citation-style-language/schema/raw/master/csl-citation.json"} </w:instrText>
      </w:r>
      <w:r w:rsidR="00740A3A">
        <w:rPr>
          <w:rFonts w:ascii="Times New Roman" w:eastAsia="Times New Roman" w:hAnsi="Times New Roman" w:cs="Times New Roman"/>
          <w:sz w:val="24"/>
          <w:szCs w:val="24"/>
          <w:lang w:val="en" w:bidi="en-US"/>
        </w:rPr>
        <w:fldChar w:fldCharType="separate"/>
      </w:r>
      <w:r w:rsidR="007668C5" w:rsidRPr="007668C5">
        <w:rPr>
          <w:rFonts w:ascii="Times New Roman" w:hAnsi="Times New Roman" w:cs="Times New Roman"/>
          <w:sz w:val="24"/>
        </w:rPr>
        <w:t>(Conover, 1999)</w:t>
      </w:r>
      <w:r w:rsidR="00740A3A">
        <w:rPr>
          <w:rFonts w:ascii="Times New Roman" w:eastAsia="Times New Roman" w:hAnsi="Times New Roman" w:cs="Times New Roman"/>
          <w:sz w:val="24"/>
          <w:szCs w:val="24"/>
          <w:lang w:val="en" w:bidi="en-US"/>
        </w:rPr>
        <w:fldChar w:fldCharType="end"/>
      </w:r>
      <w:r w:rsidRPr="00E36221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  <w:lang w:val="en" w:bidi="en-US"/>
        </w:rPr>
        <w:t>we</w:t>
      </w:r>
      <w:r w:rsidRPr="00E36221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 xml:space="preserve"> used</w:t>
      </w:r>
      <w:r>
        <w:rPr>
          <w:rFonts w:ascii="Times New Roman" w:eastAsia="Times New Roman" w:hAnsi="Times New Roman" w:cs="Times New Roman"/>
          <w:sz w:val="24"/>
          <w:szCs w:val="24"/>
          <w:lang w:val="en" w:bidi="en-US"/>
        </w:rPr>
        <w:t xml:space="preserve"> t</w:t>
      </w:r>
      <w:r w:rsidRPr="00E36221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>he SAS System for Windows (Statistical Analysis System), version 9.4. SAS Institute Inc, 2002-2008, Cary, NC, USA</w:t>
      </w:r>
      <w:r w:rsidR="00E25651">
        <w:rPr>
          <w:rFonts w:ascii="Times New Roman" w:eastAsia="Times New Roman" w:hAnsi="Times New Roman" w:cs="Times New Roman"/>
          <w:sz w:val="24"/>
          <w:szCs w:val="24"/>
          <w:lang w:val="en" w:bidi="en-US"/>
        </w:rPr>
        <w:t>.</w:t>
      </w:r>
    </w:p>
    <w:p w14:paraId="7D739216" w14:textId="2669077A" w:rsidR="00E36221" w:rsidRDefault="00E36221" w:rsidP="00E36221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>Table A.1-</w:t>
      </w:r>
      <w:r w:rsidR="00780A47"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 xml:space="preserve"> </w:t>
      </w:r>
      <w:r w:rsidR="00780A47" w:rsidRPr="00780A47">
        <w:rPr>
          <w:rFonts w:ascii="Times New Roman" w:eastAsia="Times New Roman" w:hAnsi="Times New Roman" w:cs="Times New Roman"/>
          <w:sz w:val="24"/>
          <w:szCs w:val="24"/>
          <w:lang w:bidi="en-US"/>
        </w:rPr>
        <w:t>Statistical analysis of data obtained from the</w:t>
      </w:r>
      <w:r w:rsidR="005D4B56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staining intensity classification</w:t>
      </w:r>
      <w:r w:rsidR="00780A47" w:rsidRPr="00780A4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of fecal smears in </w:t>
      </w:r>
      <w:r w:rsidR="009A2B0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the </w:t>
      </w:r>
      <w:r w:rsidR="00780A47" w:rsidRPr="00780A47">
        <w:rPr>
          <w:rFonts w:ascii="Times New Roman" w:eastAsia="Times New Roman" w:hAnsi="Times New Roman" w:cs="Times New Roman"/>
          <w:sz w:val="24"/>
          <w:szCs w:val="24"/>
          <w:lang w:bidi="en-US"/>
        </w:rPr>
        <w:t>Experiment I</w:t>
      </w:r>
      <w:r w:rsidR="00E25651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(</w:t>
      </w:r>
      <w:r w:rsidR="00E25651" w:rsidRPr="00E25651">
        <w:rPr>
          <w:rFonts w:ascii="Times New Roman" w:eastAsia="Times New Roman" w:hAnsi="Times New Roman" w:cs="Times New Roman"/>
          <w:sz w:val="24"/>
          <w:szCs w:val="24"/>
          <w:lang w:bidi="en-US"/>
        </w:rPr>
        <w:t>Mann-</w:t>
      </w:r>
      <w:r w:rsidR="00491BC5">
        <w:rPr>
          <w:rFonts w:ascii="Times New Roman" w:eastAsia="Times New Roman" w:hAnsi="Times New Roman" w:cs="Times New Roman"/>
          <w:sz w:val="24"/>
          <w:szCs w:val="24"/>
          <w:lang w:bidi="en-US"/>
        </w:rPr>
        <w:t>W</w:t>
      </w:r>
      <w:r w:rsidR="00E25651" w:rsidRPr="00E25651">
        <w:rPr>
          <w:rFonts w:ascii="Times New Roman" w:eastAsia="Times New Roman" w:hAnsi="Times New Roman" w:cs="Times New Roman"/>
          <w:sz w:val="24"/>
          <w:szCs w:val="24"/>
          <w:lang w:bidi="en-US"/>
        </w:rPr>
        <w:t>hitney e Kruskal-</w:t>
      </w:r>
      <w:r w:rsidR="00491BC5">
        <w:rPr>
          <w:rFonts w:ascii="Times New Roman" w:eastAsia="Times New Roman" w:hAnsi="Times New Roman" w:cs="Times New Roman"/>
          <w:sz w:val="24"/>
          <w:szCs w:val="24"/>
          <w:lang w:bidi="en-US"/>
        </w:rPr>
        <w:t>W</w:t>
      </w:r>
      <w:r w:rsidR="00E25651" w:rsidRPr="00E25651">
        <w:rPr>
          <w:rFonts w:ascii="Times New Roman" w:eastAsia="Times New Roman" w:hAnsi="Times New Roman" w:cs="Times New Roman"/>
          <w:sz w:val="24"/>
          <w:szCs w:val="24"/>
          <w:lang w:bidi="en-US"/>
        </w:rPr>
        <w:t>allis</w:t>
      </w:r>
      <w:r w:rsidR="00E25651">
        <w:rPr>
          <w:rFonts w:ascii="Times New Roman" w:eastAsia="Times New Roman" w:hAnsi="Times New Roman" w:cs="Times New Roman"/>
          <w:sz w:val="24"/>
          <w:szCs w:val="24"/>
          <w:lang w:bidi="en-US"/>
        </w:rPr>
        <w:t>).</w:t>
      </w:r>
    </w:p>
    <w:tbl>
      <w:tblPr>
        <w:tblW w:w="992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24"/>
        <w:gridCol w:w="2997"/>
        <w:gridCol w:w="671"/>
        <w:gridCol w:w="678"/>
        <w:gridCol w:w="862"/>
        <w:gridCol w:w="1021"/>
        <w:gridCol w:w="671"/>
        <w:gridCol w:w="671"/>
        <w:gridCol w:w="1075"/>
      </w:tblGrid>
      <w:tr w:rsidR="00E36221" w:rsidRPr="0069199E" w14:paraId="69346D37" w14:textId="77777777" w:rsidTr="005F26F2">
        <w:trPr>
          <w:trHeight w:val="415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5B8490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 xml:space="preserve">Experimental </w:t>
            </w:r>
            <w:proofErr w:type="spell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protocol</w:t>
            </w:r>
            <w:proofErr w:type="spellEnd"/>
          </w:p>
        </w:tc>
        <w:tc>
          <w:tcPr>
            <w:tcW w:w="29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9D5A4A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Variable</w:t>
            </w:r>
            <w:proofErr w:type="spellEnd"/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41B373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N</w:t>
            </w:r>
          </w:p>
        </w:tc>
        <w:tc>
          <w:tcPr>
            <w:tcW w:w="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32340C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ean</w:t>
            </w:r>
            <w:proofErr w:type="spellEnd"/>
          </w:p>
        </w:tc>
        <w:tc>
          <w:tcPr>
            <w:tcW w:w="8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0AC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edian</w:t>
            </w:r>
            <w:proofErr w:type="spellEnd"/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9F512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 xml:space="preserve">Standard </w:t>
            </w:r>
            <w:proofErr w:type="spell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deviation</w:t>
            </w:r>
            <w:proofErr w:type="spellEnd"/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F83AD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in</w:t>
            </w:r>
          </w:p>
        </w:tc>
        <w:tc>
          <w:tcPr>
            <w:tcW w:w="6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F68B3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ax</w:t>
            </w:r>
          </w:p>
        </w:tc>
        <w:tc>
          <w:tcPr>
            <w:tcW w:w="10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46DA5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P-</w:t>
            </w:r>
            <w:proofErr w:type="spellStart"/>
            <w:proofErr w:type="gramStart"/>
            <w:r w:rsidRPr="0069199E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value</w:t>
            </w:r>
            <w:proofErr w:type="spellEnd"/>
            <w:proofErr w:type="gramEnd"/>
          </w:p>
        </w:tc>
      </w:tr>
      <w:tr w:rsidR="00E36221" w:rsidRPr="0069199E" w14:paraId="7060F87C" w14:textId="77777777" w:rsidTr="005F26F2">
        <w:trPr>
          <w:trHeight w:val="218"/>
        </w:trPr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4EB6D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</w:rPr>
              <w:t xml:space="preserve">1 - Trichrome Modified by Melvin and Brooke 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82F9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7830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9CFE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A75A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0C80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5D8F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1F05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F489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3017*</w:t>
            </w:r>
          </w:p>
        </w:tc>
      </w:tr>
      <w:tr w:rsidR="00E36221" w:rsidRPr="0069199E" w14:paraId="5B273413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29A442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518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7111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86F8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C9B9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AA7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C45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63B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87E6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1787</w:t>
            </w:r>
          </w:p>
        </w:tc>
      </w:tr>
      <w:tr w:rsidR="00E36221" w:rsidRPr="0069199E" w14:paraId="08C5EEEA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05AF3F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0BE6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5704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20F9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DEB7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F814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0934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0ED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669C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0**</w:t>
            </w:r>
          </w:p>
        </w:tc>
      </w:tr>
      <w:tr w:rsidR="00E36221" w:rsidRPr="0069199E" w14:paraId="6CEC31AE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6B29DA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556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308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CB30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C2E0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E249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7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DC1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048A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FE54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7258</w:t>
            </w:r>
          </w:p>
        </w:tc>
      </w:tr>
      <w:tr w:rsidR="00E36221" w:rsidRPr="0069199E" w14:paraId="286DAED3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3ACC55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DB6E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F074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6E13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048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A5B9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2C1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104D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4723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755**</w:t>
            </w:r>
          </w:p>
        </w:tc>
      </w:tr>
      <w:tr w:rsidR="00E36221" w:rsidRPr="0069199E" w14:paraId="4991FCEC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D89325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1B8A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599B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BA0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63E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A2C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2912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84B1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629E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8137***</w:t>
            </w:r>
          </w:p>
        </w:tc>
      </w:tr>
      <w:tr w:rsidR="00E36221" w:rsidRPr="0069199E" w14:paraId="63723A34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A0D58F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D910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1E80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021A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7436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2FD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2CDC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DD63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EC96E" w14:textId="2120C960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</w:t>
            </w:r>
            <w:r w:rsidR="006B5785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,000</w:t>
            </w:r>
          </w:p>
        </w:tc>
      </w:tr>
      <w:tr w:rsidR="00E36221" w:rsidRPr="0069199E" w14:paraId="0B32E253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2FD467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4426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3E16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AF58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AE07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F31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40DA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5D4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0EFF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26</w:t>
            </w:r>
          </w:p>
        </w:tc>
      </w:tr>
      <w:tr w:rsidR="00E36221" w:rsidRPr="0069199E" w14:paraId="73E728F2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214CD7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DA0E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2C51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FD0E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E2E0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4D1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E3C5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D0A0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597A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8465</w:t>
            </w:r>
          </w:p>
        </w:tc>
      </w:tr>
      <w:tr w:rsidR="00E36221" w:rsidRPr="0069199E" w14:paraId="29D10865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1AB8DD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2ADF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8684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F7D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56FC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D788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F54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D151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EDAE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2069</w:t>
            </w:r>
          </w:p>
        </w:tc>
      </w:tr>
      <w:tr w:rsidR="00E36221" w:rsidRPr="0069199E" w14:paraId="04ACB5FB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3BC5CF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07C1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5CC7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27F2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3AC9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0FF0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5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EDF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D928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9E39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97</w:t>
            </w:r>
          </w:p>
        </w:tc>
      </w:tr>
      <w:tr w:rsidR="00E36221" w:rsidRPr="0069199E" w14:paraId="25D248F4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CE1268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10C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527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5BDE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4225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7078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8934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7888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C71B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558</w:t>
            </w:r>
          </w:p>
        </w:tc>
      </w:tr>
      <w:tr w:rsidR="00E36221" w:rsidRPr="0069199E" w14:paraId="08ABE093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456E38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08F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E2B5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28DF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C136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0D00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A4BB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70F3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384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eastAsia="Times New Roman"/>
                <w:color w:val="000000"/>
                <w:lang w:val="pt-BR"/>
              </w:rPr>
            </w:pPr>
            <w:r w:rsidRPr="0069199E">
              <w:rPr>
                <w:rFonts w:eastAsia="Times New Roman"/>
                <w:color w:val="000000"/>
                <w:lang w:val="pt-BR"/>
              </w:rPr>
              <w:t>−</w:t>
            </w:r>
          </w:p>
        </w:tc>
      </w:tr>
      <w:tr w:rsidR="00E36221" w:rsidRPr="0069199E" w14:paraId="7E88F37C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D326A4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E471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AB55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CB9F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79C1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EF6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F0E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B8C8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AF7F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6428***</w:t>
            </w:r>
          </w:p>
        </w:tc>
      </w:tr>
      <w:tr w:rsidR="00E36221" w:rsidRPr="0069199E" w14:paraId="6C0E2C55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F1D401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F233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71B0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7C6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A4A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6D3C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7A64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C17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20F3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eastAsia="Times New Roman"/>
                <w:color w:val="000000"/>
                <w:lang w:val="pt-BR"/>
              </w:rPr>
            </w:pPr>
            <w:r w:rsidRPr="0069199E">
              <w:rPr>
                <w:rFonts w:eastAsia="Times New Roman"/>
                <w:color w:val="000000"/>
                <w:lang w:val="pt-BR"/>
              </w:rPr>
              <w:t>−</w:t>
            </w:r>
          </w:p>
        </w:tc>
      </w:tr>
      <w:tr w:rsidR="00E36221" w:rsidRPr="0069199E" w14:paraId="592F8E50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C7AF0A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2FDB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BD1F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28F9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BDA7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DB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B90B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CC06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D570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8137***</w:t>
            </w:r>
          </w:p>
        </w:tc>
      </w:tr>
      <w:tr w:rsidR="00E36221" w:rsidRPr="0069199E" w14:paraId="0F6F3C34" w14:textId="77777777" w:rsidTr="005F26F2">
        <w:trPr>
          <w:trHeight w:val="218"/>
        </w:trPr>
        <w:tc>
          <w:tcPr>
            <w:tcW w:w="127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7381C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2- </w:t>
            </w: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richrome</w:t>
            </w:r>
            <w:proofErr w:type="spellEnd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</w:t>
            </w: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Modified</w:t>
            </w:r>
            <w:proofErr w:type="spellEnd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by </w:t>
            </w: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Wheatley</w:t>
            </w:r>
            <w:proofErr w:type="spellEnd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7A78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200B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33CB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E03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655C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4C5F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BBAD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BE50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76016D31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6562F2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9F6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D02D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E1F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D3F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05B8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5275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3C6E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2FEA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7F23FB0A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FC6E70A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A366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53FF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2E19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4F39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18EE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3B31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A79A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9147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F61D9A7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62A399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AECE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A52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3414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B444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69C8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7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FA6E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1FCA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6504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2079C1A0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E7C82B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6CDB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E08B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159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846B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8A0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6487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740D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0689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2A072077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05DD54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8E74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DBA7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6D34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4FEA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AF43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2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697E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E30D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88E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0B37899A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755177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3331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B28A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39D2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1D9F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45E1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A14B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85B3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0E89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583F99D4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A69AE1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0A3F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E5EA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1B0B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2EF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8062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33F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6A75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E33A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0263C65D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FD3AE7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95E1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AD48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8CA0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B61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9A5B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513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A9B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FA46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7DBD862F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BD8C51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CD18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FDBB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C34D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3517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9927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463E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86C6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3981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2C4194E9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1BA40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308C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D14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D447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7C5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55C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C498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C9DF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5379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22A22958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FA8350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C77A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6B7D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807E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3FD5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A77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4291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84AC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0A8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38E9CF74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18E238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B629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262C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3FB9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738B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7266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A507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D741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A88A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BF85E1A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C86BFB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36A0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7737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5B62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13A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338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5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C775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A3DF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7D08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375B44F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3F0415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C5E3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638F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5552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0435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4EED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CC1A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EA31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3D81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36568431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931F41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D14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B59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73F4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3E72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B06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97FC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90AB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D7C4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C4B08C3" w14:textId="77777777" w:rsidTr="005F26F2">
        <w:trPr>
          <w:trHeight w:val="218"/>
        </w:trPr>
        <w:tc>
          <w:tcPr>
            <w:tcW w:w="12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01A2D0F" w14:textId="04BAB8A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</w:rPr>
              <w:t>3- Webe</w:t>
            </w:r>
            <w:r w:rsidR="009E3F14">
              <w:rPr>
                <w:rFonts w:ascii="Times New Roman" w:eastAsia="Times New Roman" w:hAnsi="Times New Roman" w:cs="Times New Roman"/>
                <w:color w:val="000000"/>
              </w:rPr>
              <w:t>r’s g</w:t>
            </w:r>
            <w:r w:rsidRPr="009E3F14">
              <w:rPr>
                <w:rFonts w:ascii="Times New Roman" w:eastAsia="Times New Roman" w:hAnsi="Times New Roman" w:cs="Times New Roman"/>
                <w:color w:val="000000"/>
                <w:highlight w:val="yellow"/>
              </w:rPr>
              <w:t>reen</w:t>
            </w:r>
            <w:r w:rsidRPr="0069199E">
              <w:rPr>
                <w:rFonts w:ascii="Times New Roman" w:eastAsia="Times New Roman" w:hAnsi="Times New Roman" w:cs="Times New Roman"/>
                <w:color w:val="000000"/>
              </w:rPr>
              <w:t xml:space="preserve"> stain for detection of microsporidia </w:t>
            </w: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F697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21D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71BE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54F1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91D9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0448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BF3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FAE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3B0C11A5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9C1C79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D1CB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321E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9303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C049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85DA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EEB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E944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C6C8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4C3CF41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0DACEC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FCC9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8F4E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739C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0394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1EBD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0DCB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1056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8B92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2CF659BD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F2D265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E481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0FE5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B057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C506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4B05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73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EEE2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062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F60E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3BF9DA23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D6D63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A0FE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0AAB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2BBA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61DF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818A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6473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6B13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799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4C6C582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B325378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90BD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tub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9256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C86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CD56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4AC8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BD9D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C1D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509D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4F4BD12C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93EE9C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59D1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8E4C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CB90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E1A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43A1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4E18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C4D0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4221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46CBB67A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A46D83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9FCF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tub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ADA1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E557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18DD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A981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98C4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B5D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8EE5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726DB379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24355F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493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5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4A1C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0673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0A0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1D48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265E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B3CB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5C39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51FEE902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8B2290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9E70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ime10_min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09C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5C96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BF9B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89D9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303E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581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4188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43FD40D2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3DE15F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BC5B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3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CCCE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A87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3A77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BF40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D265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52FE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C59C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0A298F02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AC9918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21A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temper4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91D9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011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11FF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C7D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EBD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22AF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6FE6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32A0B8B8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5FE2F1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21FA1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25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4228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C7F7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3A2F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FE5A6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FE2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8DB5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36E07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59D1864F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DB2AD5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70BD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conc0.50_slide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EF90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3351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78C4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CE44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EF81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1A62A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0582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6AC266BF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1A77DD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3A18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lk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2784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CC8D4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15E15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32923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E17EE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8D4B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610E2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75B3CA09" w14:textId="77777777" w:rsidTr="005F26F2">
        <w:trPr>
          <w:trHeight w:val="218"/>
        </w:trPr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EC9384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29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E3F889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proofErr w:type="spellStart"/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phacid_slide</w:t>
            </w:r>
            <w:proofErr w:type="spellEnd"/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C2617C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2290F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8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210390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929A5B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00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38763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6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1CF28D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00</w:t>
            </w: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1F6BF" w14:textId="77777777" w:rsidR="00E36221" w:rsidRPr="0069199E" w:rsidRDefault="00E36221" w:rsidP="005F26F2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E36221" w:rsidRPr="0069199E" w14:paraId="530068CE" w14:textId="77777777" w:rsidTr="005F26F2">
        <w:trPr>
          <w:trHeight w:val="218"/>
        </w:trPr>
        <w:tc>
          <w:tcPr>
            <w:tcW w:w="562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B482" w14:textId="3D78F3F6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69199E">
              <w:rPr>
                <w:rFonts w:ascii="Times New Roman" w:eastAsia="Times New Roman" w:hAnsi="Times New Roman" w:cs="Times New Roman"/>
                <w:color w:val="000000"/>
              </w:rPr>
              <w:t xml:space="preserve">* </w:t>
            </w:r>
            <w:proofErr w:type="gramStart"/>
            <w:r w:rsidRPr="0069199E">
              <w:rPr>
                <w:rFonts w:ascii="Times New Roman" w:eastAsia="Times New Roman" w:hAnsi="Times New Roman" w:cs="Times New Roman"/>
                <w:color w:val="000000"/>
              </w:rPr>
              <w:t>protocol</w:t>
            </w:r>
            <w:proofErr w:type="gramEnd"/>
            <w:r w:rsidRPr="0069199E">
              <w:rPr>
                <w:rFonts w:ascii="Times New Roman" w:eastAsia="Times New Roman" w:hAnsi="Times New Roman" w:cs="Times New Roman"/>
                <w:color w:val="000000"/>
              </w:rPr>
              <w:t xml:space="preserve"> 2 not </w:t>
            </w:r>
            <w:r w:rsidR="00656C00" w:rsidRPr="0069199E">
              <w:rPr>
                <w:rFonts w:ascii="Times New Roman" w:eastAsia="Times New Roman" w:hAnsi="Times New Roman" w:cs="Times New Roman"/>
                <w:color w:val="000000"/>
              </w:rPr>
              <w:t>evaluated; *</w:t>
            </w:r>
            <w:r w:rsidRPr="0069199E">
              <w:rPr>
                <w:rFonts w:ascii="Times New Roman" w:eastAsia="Times New Roman" w:hAnsi="Times New Roman" w:cs="Times New Roman"/>
                <w:color w:val="000000"/>
              </w:rPr>
              <w:t xml:space="preserve">*protocol 1 not </w:t>
            </w:r>
            <w:r w:rsidR="00656C00" w:rsidRPr="0069199E">
              <w:rPr>
                <w:rFonts w:ascii="Times New Roman" w:eastAsia="Times New Roman" w:hAnsi="Times New Roman" w:cs="Times New Roman"/>
                <w:color w:val="000000"/>
              </w:rPr>
              <w:t>evaluated; *</w:t>
            </w:r>
            <w:r w:rsidRPr="0069199E">
              <w:rPr>
                <w:rFonts w:ascii="Times New Roman" w:eastAsia="Times New Roman" w:hAnsi="Times New Roman" w:cs="Times New Roman"/>
                <w:color w:val="000000"/>
              </w:rPr>
              <w:t>**protocol 3 not evaluated</w:t>
            </w:r>
            <w:r w:rsidR="00656C00">
              <w:rPr>
                <w:rFonts w:ascii="Times New Roman" w:eastAsia="Times New Roman" w:hAnsi="Times New Roman" w:cs="Times New Roman"/>
                <w:color w:val="000000"/>
              </w:rPr>
              <w:t>.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B8ECE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25BC9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81E09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6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52E64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741E" w14:textId="77777777" w:rsidR="00E36221" w:rsidRPr="0069199E" w:rsidRDefault="00E36221" w:rsidP="005F26F2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14:paraId="51C192BB" w14:textId="4FEA2548" w:rsidR="00E36221" w:rsidRDefault="00E36221" w:rsidP="00E36221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</w:pPr>
    </w:p>
    <w:p w14:paraId="6099CFD1" w14:textId="245343C8" w:rsidR="006B5785" w:rsidRDefault="006B5785" w:rsidP="006B578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bidi="en-US"/>
        </w:rPr>
      </w:pPr>
      <w:r w:rsidRPr="00EA487F"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 xml:space="preserve">Table A.2- </w:t>
      </w:r>
      <w:r w:rsidRPr="00EA487F">
        <w:rPr>
          <w:rFonts w:ascii="Times New Roman" w:eastAsia="Times New Roman" w:hAnsi="Times New Roman" w:cs="Times New Roman"/>
          <w:sz w:val="24"/>
          <w:szCs w:val="24"/>
          <w:lang w:bidi="en-US"/>
        </w:rPr>
        <w:t>Statistical analysis of data obtained from the</w:t>
      </w:r>
      <w:r w:rsidR="009A2B0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staining intensity classification </w:t>
      </w:r>
      <w:r w:rsidRPr="00EA487F">
        <w:rPr>
          <w:rFonts w:ascii="Times New Roman" w:eastAsia="Times New Roman" w:hAnsi="Times New Roman" w:cs="Times New Roman"/>
          <w:sz w:val="24"/>
          <w:szCs w:val="24"/>
          <w:lang w:bidi="en-US"/>
        </w:rPr>
        <w:t>of fecal smears in</w:t>
      </w:r>
      <w:r w:rsidR="009A2B07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the</w:t>
      </w:r>
      <w:r w:rsidRPr="00EA487F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Experiment II (Mann-Whitney e Kruskal-Wallis).</w:t>
      </w:r>
    </w:p>
    <w:tbl>
      <w:tblPr>
        <w:tblW w:w="851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24"/>
        <w:gridCol w:w="1167"/>
        <w:gridCol w:w="529"/>
        <w:gridCol w:w="678"/>
        <w:gridCol w:w="862"/>
        <w:gridCol w:w="1021"/>
        <w:gridCol w:w="532"/>
        <w:gridCol w:w="568"/>
        <w:gridCol w:w="1732"/>
      </w:tblGrid>
      <w:tr w:rsidR="00B6665A" w:rsidRPr="00F206C9" w14:paraId="3F302635" w14:textId="77777777" w:rsidTr="00EE613A">
        <w:trPr>
          <w:trHeight w:val="570"/>
        </w:trPr>
        <w:tc>
          <w:tcPr>
            <w:tcW w:w="1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51752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 xml:space="preserve">Experimental </w:t>
            </w:r>
            <w:proofErr w:type="spell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protocol</w:t>
            </w:r>
            <w:proofErr w:type="spellEnd"/>
          </w:p>
        </w:tc>
        <w:tc>
          <w:tcPr>
            <w:tcW w:w="11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07FB2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Variable</w:t>
            </w:r>
            <w:proofErr w:type="spellEnd"/>
          </w:p>
        </w:tc>
        <w:tc>
          <w:tcPr>
            <w:tcW w:w="5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3C25E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N</w:t>
            </w:r>
          </w:p>
        </w:tc>
        <w:tc>
          <w:tcPr>
            <w:tcW w:w="6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86AAB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ean</w:t>
            </w:r>
            <w:proofErr w:type="spellEnd"/>
          </w:p>
        </w:tc>
        <w:tc>
          <w:tcPr>
            <w:tcW w:w="8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50174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proofErr w:type="spell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edian</w:t>
            </w:r>
            <w:proofErr w:type="spellEnd"/>
          </w:p>
        </w:tc>
        <w:tc>
          <w:tcPr>
            <w:tcW w:w="10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39AE99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 xml:space="preserve">Standard </w:t>
            </w:r>
            <w:proofErr w:type="spell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deviation</w:t>
            </w:r>
            <w:proofErr w:type="spellEnd"/>
          </w:p>
        </w:tc>
        <w:tc>
          <w:tcPr>
            <w:tcW w:w="5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00596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in</w:t>
            </w:r>
          </w:p>
        </w:tc>
        <w:tc>
          <w:tcPr>
            <w:tcW w:w="5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721DC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Max</w:t>
            </w:r>
          </w:p>
        </w:tc>
        <w:tc>
          <w:tcPr>
            <w:tcW w:w="17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EC597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P-</w:t>
            </w:r>
            <w:proofErr w:type="spellStart"/>
            <w:proofErr w:type="gramStart"/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value</w:t>
            </w:r>
            <w:proofErr w:type="spellEnd"/>
            <w:proofErr w:type="gramEnd"/>
          </w:p>
        </w:tc>
      </w:tr>
      <w:tr w:rsidR="00B6665A" w:rsidRPr="00F206C9" w14:paraId="26FE800F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69725" w14:textId="239CB193" w:rsidR="00F206C9" w:rsidRPr="00057A1E" w:rsidRDefault="00B6665A" w:rsidP="00B6665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-Indigotine Blue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142C2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*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AB78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0D3C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A13B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284A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15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030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96096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B3F0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b/>
                <w:bCs/>
                <w:color w:val="000000"/>
                <w:lang w:val="pt-BR"/>
              </w:rPr>
              <w:t>0,0269***</w:t>
            </w:r>
          </w:p>
        </w:tc>
      </w:tr>
      <w:tr w:rsidR="00B6665A" w:rsidRPr="00F206C9" w14:paraId="34148F02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838AFB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77642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088D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335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08AA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34B6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FC2F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922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F289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1239</w:t>
            </w:r>
          </w:p>
        </w:tc>
      </w:tr>
      <w:tr w:rsidR="00B6665A" w:rsidRPr="00F206C9" w14:paraId="63D6A4A3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BF0005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6D7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**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A00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E2E4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2A45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6DD1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CAC8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2689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3F2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6531</w:t>
            </w:r>
          </w:p>
        </w:tc>
      </w:tr>
      <w:tr w:rsidR="00B6665A" w:rsidRPr="00F206C9" w14:paraId="1E3CF2F5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76DE47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143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5AA2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EB9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3F3F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445F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C134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B833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6F18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2C64470D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160D8" w14:textId="2EF7CB77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2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Methylene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Blue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D0F05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F06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4AB76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2940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49E7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F11B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884C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BCA7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130A5BA8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067A31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A73AD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4B7C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E20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A12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3FBE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2E8F6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019B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7F83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74DC79EE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6AF14F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81CCC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5815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EFE0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356B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16E3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53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EF8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D911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4F08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657385EF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3E8836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570E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4B35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FEE6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1C2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9523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2F5B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97E7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5874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11FBE744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6052F" w14:textId="400D2CC6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it-IT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Methylene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Blue 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it-IT"/>
              </w:rPr>
              <w:t>0,20%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8A01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82F7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1BFA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3025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DFA8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00F8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0F17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BE48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2A8D3B33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E3E0B7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8B1F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5F86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786F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0D1C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B727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21BA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C0E9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89BC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7CF84E54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24CA74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77D16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690A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74FF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E0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AF2A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CE7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EE1F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F25C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72FF956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CE1D7F6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6E47D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86D5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8A6C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4302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964E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FAB2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5155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6F5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3A122692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D14B5" w14:textId="76AF1396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cetic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Orcein</w:t>
            </w:r>
            <w:proofErr w:type="spellEnd"/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05400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33B3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3CE8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DC3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4B1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53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0BFC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8FA4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8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61AE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35FC70B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55E7A0A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CCB04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53C2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2A7E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0E24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573A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1,73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31A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5896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9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5CA5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75B733D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63B243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A6FD5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20C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9F4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5106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22BD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784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24C2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1775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F7D1060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609498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17637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1048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6B19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AB7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7402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6353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59A7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476C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214B96E9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9FE54" w14:textId="73889D1F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Gentian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Violet 0,5%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EB2FB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5388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74C5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AA1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65A4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228A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ED78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153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75FAA22B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E922A3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B7AE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D80C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221B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4580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0CEC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1C1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7142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D74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343BBCB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2C45C1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CD9F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21B2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8021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4967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D9EA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C992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C4C4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205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787FFEC2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881CD5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6F929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18C5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09AA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8C37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08AA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4B06A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0BABB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88B2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50B2486D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D4845" w14:textId="0B3CA3D8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6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Gentian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Violet 0,25%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5934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D0D6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94A9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F790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797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A194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987B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89B8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3D3D5CAE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917004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321F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A083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2FB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2EBE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FF37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D4A6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D6E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FA65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5B3C7EB9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194976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4344B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707F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9B66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145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135E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D91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F844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2881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2E71CE21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D67645" w14:textId="77777777" w:rsidR="00F206C9" w:rsidRPr="00057A1E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40098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A4A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487E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EEF8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8E27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3EA4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0A9B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F91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0C1B3581" w14:textId="77777777" w:rsidTr="00EE613A">
        <w:trPr>
          <w:trHeight w:val="300"/>
        </w:trPr>
        <w:tc>
          <w:tcPr>
            <w:tcW w:w="142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D905E" w14:textId="2D6C7790" w:rsidR="00F206C9" w:rsidRPr="00057A1E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7</w:t>
            </w:r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- </w:t>
            </w:r>
            <w:proofErr w:type="spellStart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Gentian</w:t>
            </w:r>
            <w:proofErr w:type="spellEnd"/>
            <w:r w:rsidR="00057A1E" w:rsidRPr="00057A1E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 xml:space="preserve"> Violet – 0,1%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851D2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7BFC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6057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33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DB3CD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7911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531F7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A7CB6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F43D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61EE3F85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AE03C9B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1B64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1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A0BC6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25FD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32AFF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55075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C47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F359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8BE0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76782BDC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07C7A2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23E10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tub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3A5B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9E06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3D29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2197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79D9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73E7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443C1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385122CF" w14:textId="77777777" w:rsidTr="00EE613A">
        <w:trPr>
          <w:trHeight w:val="300"/>
        </w:trPr>
        <w:tc>
          <w:tcPr>
            <w:tcW w:w="142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3794B9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17C83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av2_slide</w:t>
            </w:r>
          </w:p>
        </w:tc>
        <w:tc>
          <w:tcPr>
            <w:tcW w:w="5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27872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3</w:t>
            </w:r>
          </w:p>
        </w:tc>
        <w:tc>
          <w:tcPr>
            <w:tcW w:w="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37280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,67</w:t>
            </w:r>
          </w:p>
        </w:tc>
        <w:tc>
          <w:tcPr>
            <w:tcW w:w="8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C5E1C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0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32833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0,58</w:t>
            </w:r>
          </w:p>
        </w:tc>
        <w:tc>
          <w:tcPr>
            <w:tcW w:w="5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9DFB4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4</w:t>
            </w:r>
          </w:p>
        </w:tc>
        <w:tc>
          <w:tcPr>
            <w:tcW w:w="5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7D88E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  <w:lang w:val="pt-BR"/>
              </w:rPr>
              <w:t>5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B8318" w14:textId="77777777" w:rsidR="00F206C9" w:rsidRPr="00F206C9" w:rsidRDefault="00F206C9" w:rsidP="00F206C9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lang w:val="pt-BR"/>
              </w:rPr>
            </w:pPr>
          </w:p>
        </w:tc>
      </w:tr>
      <w:tr w:rsidR="00B6665A" w:rsidRPr="00F206C9" w14:paraId="2B8CB7BA" w14:textId="77777777" w:rsidTr="00EE613A">
        <w:trPr>
          <w:trHeight w:val="300"/>
        </w:trPr>
        <w:tc>
          <w:tcPr>
            <w:tcW w:w="6781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1390A" w14:textId="218BBCA2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  <w:r w:rsidRPr="00F206C9">
              <w:rPr>
                <w:rFonts w:ascii="Times New Roman" w:eastAsia="Times New Roman" w:hAnsi="Times New Roman" w:cs="Times New Roman"/>
                <w:color w:val="000000"/>
              </w:rPr>
              <w:t>*av1 = experimental dye + trichrome solution; **av2 = experimental dye + D´Antoni's iodine solution</w:t>
            </w:r>
            <w:r w:rsidR="00EE613A">
              <w:rPr>
                <w:rFonts w:ascii="Times New Roman" w:eastAsia="Times New Roman" w:hAnsi="Times New Roman" w:cs="Times New Roman"/>
                <w:color w:val="000000"/>
              </w:rPr>
              <w:t>:</w:t>
            </w:r>
            <w:r w:rsidR="00EE613A" w:rsidRPr="00EE613A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EE613A" w:rsidRPr="00F206C9">
              <w:rPr>
                <w:rFonts w:ascii="Times New Roman" w:eastAsia="Times New Roman" w:hAnsi="Times New Roman" w:cs="Times New Roman"/>
                <w:color w:val="000000"/>
              </w:rPr>
              <w:t>***(dif</w:t>
            </w:r>
            <w:r w:rsidR="00EE613A" w:rsidRPr="00EE613A">
              <w:rPr>
                <w:rFonts w:ascii="Times New Roman" w:eastAsia="Times New Roman" w:hAnsi="Times New Roman" w:cs="Times New Roman"/>
                <w:color w:val="000000"/>
              </w:rPr>
              <w:t>ference</w:t>
            </w:r>
            <w:r w:rsidR="00EE613A" w:rsidRPr="00F206C9">
              <w:rPr>
                <w:rFonts w:ascii="Times New Roman" w:eastAsia="Times New Roman" w:hAnsi="Times New Roman" w:cs="Times New Roman"/>
                <w:color w:val="000000"/>
              </w:rPr>
              <w:t xml:space="preserve">: 1 &gt; 5 </w:t>
            </w:r>
            <w:proofErr w:type="gramStart"/>
            <w:r w:rsidR="00EE613A" w:rsidRPr="00F206C9">
              <w:rPr>
                <w:rFonts w:ascii="Times New Roman" w:eastAsia="Times New Roman" w:hAnsi="Times New Roman" w:cs="Times New Roman"/>
                <w:color w:val="000000"/>
              </w:rPr>
              <w:t>and;</w:t>
            </w:r>
            <w:proofErr w:type="gramEnd"/>
            <w:r w:rsidR="00EE613A" w:rsidRPr="00EE613A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EE613A" w:rsidRPr="00F206C9">
              <w:rPr>
                <w:rFonts w:ascii="Times New Roman" w:eastAsia="Times New Roman" w:hAnsi="Times New Roman" w:cs="Times New Roman"/>
                <w:color w:val="000000"/>
              </w:rPr>
              <w:t>4 &gt; 7)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064D" w14:textId="77777777" w:rsidR="00F206C9" w:rsidRPr="00F206C9" w:rsidRDefault="00F206C9" w:rsidP="00F206C9">
            <w:pPr>
              <w:spacing w:after="0" w:line="240" w:lineRule="auto"/>
              <w:ind w:firstLine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6E409C72" w14:textId="77777777" w:rsidR="00F206C9" w:rsidRDefault="00F206C9" w:rsidP="006B578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bidi="en-US"/>
        </w:rPr>
      </w:pPr>
    </w:p>
    <w:p w14:paraId="151EFD5C" w14:textId="3EF7F642" w:rsidR="00E36221" w:rsidRPr="00F351B9" w:rsidRDefault="00E36221" w:rsidP="00E36221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bidi="en-US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>T</w:t>
      </w:r>
      <w:r w:rsidRPr="00F351B9"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 xml:space="preserve">able </w:t>
      </w:r>
      <w:r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>A.</w:t>
      </w:r>
      <w:r w:rsidR="006B5785">
        <w:rPr>
          <w:rFonts w:ascii="Times New Roman" w:eastAsia="Times New Roman" w:hAnsi="Times New Roman" w:cs="Times New Roman"/>
          <w:b/>
          <w:bCs/>
          <w:sz w:val="24"/>
          <w:szCs w:val="24"/>
          <w:lang w:bidi="en-US"/>
        </w:rPr>
        <w:t>3</w:t>
      </w:r>
      <w:r w:rsidRPr="00F351B9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. Reduction in the number of candidates obtained and the respective sensitivity in each stage of the digital treatment of images containing </w:t>
      </w:r>
      <w:r w:rsidRPr="00F351B9">
        <w:rPr>
          <w:rFonts w:ascii="Times New Roman" w:eastAsia="Times New Roman" w:hAnsi="Times New Roman" w:cs="Times New Roman"/>
          <w:i/>
          <w:sz w:val="24"/>
          <w:szCs w:val="24"/>
          <w:lang w:bidi="en-US"/>
        </w:rPr>
        <w:t>Cryptosporidium</w:t>
      </w:r>
      <w:r w:rsidRPr="00F351B9">
        <w:rPr>
          <w:rFonts w:ascii="Times New Roman" w:eastAsia="Times New Roman" w:hAnsi="Times New Roman" w:cs="Times New Roman"/>
          <w:sz w:val="24"/>
          <w:szCs w:val="24"/>
          <w:lang w:bidi="en-US"/>
        </w:rPr>
        <w:t xml:space="preserve"> spp. oocysts</w:t>
      </w:r>
      <w:r>
        <w:rPr>
          <w:rFonts w:ascii="Times New Roman" w:eastAsia="Times New Roman" w:hAnsi="Times New Roman" w:cs="Times New Roman"/>
          <w:sz w:val="24"/>
          <w:szCs w:val="24"/>
          <w:lang w:bidi="en-US"/>
        </w:rPr>
        <w:t>.</w:t>
      </w:r>
    </w:p>
    <w:tbl>
      <w:tblPr>
        <w:tblpPr w:leftFromText="141" w:rightFromText="141" w:vertAnchor="text" w:horzAnchor="margin" w:tblpY="-67"/>
        <w:tblW w:w="892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64"/>
        <w:gridCol w:w="1593"/>
        <w:gridCol w:w="3565"/>
      </w:tblGrid>
      <w:tr w:rsidR="00E36221" w:rsidRPr="00847B12" w14:paraId="74AF0E5D" w14:textId="77777777" w:rsidTr="005F26F2">
        <w:trPr>
          <w:trHeight w:val="415"/>
        </w:trPr>
        <w:tc>
          <w:tcPr>
            <w:tcW w:w="37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EA67D8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ep</w:t>
            </w:r>
          </w:p>
        </w:tc>
        <w:tc>
          <w:tcPr>
            <w:tcW w:w="15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9EB6DE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nsitivity</w:t>
            </w:r>
          </w:p>
        </w:tc>
        <w:tc>
          <w:tcPr>
            <w:tcW w:w="35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DA1D9E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candidate patches</w:t>
            </w:r>
          </w:p>
        </w:tc>
      </w:tr>
      <w:tr w:rsidR="00E36221" w:rsidRPr="00847B12" w14:paraId="797D5D08" w14:textId="77777777" w:rsidTr="005F26F2">
        <w:trPr>
          <w:trHeight w:val="415"/>
        </w:trPr>
        <w:tc>
          <w:tcPr>
            <w:tcW w:w="3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E910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 xml:space="preserve">Segmentation in </w:t>
            </w:r>
            <w:proofErr w:type="spellStart"/>
            <w:r w:rsidRPr="00F351B9">
              <w:rPr>
                <w:rFonts w:ascii="Times New Roman" w:eastAsia="Times New Roman" w:hAnsi="Times New Roman" w:cs="Times New Roman"/>
                <w:color w:val="000000"/>
              </w:rPr>
              <w:t>superpixels</w:t>
            </w:r>
            <w:proofErr w:type="spellEnd"/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7FE94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3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E3FAB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10309.5 ± 18.4</w:t>
            </w:r>
          </w:p>
        </w:tc>
      </w:tr>
      <w:tr w:rsidR="00E36221" w:rsidRPr="00847B12" w14:paraId="5EBB6ECB" w14:textId="77777777" w:rsidTr="005F26F2">
        <w:trPr>
          <w:trHeight w:val="415"/>
        </w:trPr>
        <w:tc>
          <w:tcPr>
            <w:tcW w:w="3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6FAE9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Clustering of patches</w:t>
            </w:r>
          </w:p>
        </w:tc>
        <w:tc>
          <w:tcPr>
            <w:tcW w:w="15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491FC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100%</w:t>
            </w:r>
          </w:p>
        </w:tc>
        <w:tc>
          <w:tcPr>
            <w:tcW w:w="35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16C7A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1000 ± 0</w:t>
            </w:r>
          </w:p>
        </w:tc>
      </w:tr>
      <w:tr w:rsidR="00E36221" w:rsidRPr="00847B12" w14:paraId="4B497116" w14:textId="77777777" w:rsidTr="005F26F2">
        <w:trPr>
          <w:trHeight w:val="430"/>
        </w:trPr>
        <w:tc>
          <w:tcPr>
            <w:tcW w:w="376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963FDB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Filtering by size</w:t>
            </w:r>
          </w:p>
        </w:tc>
        <w:tc>
          <w:tcPr>
            <w:tcW w:w="159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1C93CB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98%</w:t>
            </w:r>
          </w:p>
        </w:tc>
        <w:tc>
          <w:tcPr>
            <w:tcW w:w="356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EA76A" w14:textId="77777777" w:rsidR="00E36221" w:rsidRPr="00F351B9" w:rsidRDefault="00E36221" w:rsidP="005F26F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351B9">
              <w:rPr>
                <w:rFonts w:ascii="Times New Roman" w:eastAsia="Times New Roman" w:hAnsi="Times New Roman" w:cs="Times New Roman"/>
                <w:color w:val="000000"/>
              </w:rPr>
              <w:t>266.2 ± 69.5</w:t>
            </w:r>
          </w:p>
        </w:tc>
      </w:tr>
    </w:tbl>
    <w:p w14:paraId="5B844244" w14:textId="77777777" w:rsidR="00E36221" w:rsidRDefault="00E36221" w:rsidP="00E36221">
      <w:pPr>
        <w:pStyle w:val="PargrafodaLista"/>
        <w:pBdr>
          <w:top w:val="nil"/>
          <w:left w:val="nil"/>
          <w:bottom w:val="nil"/>
          <w:right w:val="nil"/>
          <w:between w:val="nil"/>
        </w:pBdr>
        <w:tabs>
          <w:tab w:val="left" w:pos="504"/>
        </w:tabs>
        <w:spacing w:after="240" w:line="480" w:lineRule="auto"/>
        <w:ind w:left="359" w:firstLine="0"/>
        <w:rPr>
          <w:rFonts w:ascii="Times New Roman" w:eastAsia="Times New Roman" w:hAnsi="Times New Roman" w:cs="Times New Roman"/>
          <w:b/>
          <w:bCs/>
          <w:color w:val="000000"/>
          <w:sz w:val="14"/>
          <w:szCs w:val="14"/>
        </w:rPr>
      </w:pPr>
    </w:p>
    <w:p w14:paraId="33D672A7" w14:textId="75D09EE1" w:rsidR="00D62255" w:rsidRPr="00D62255" w:rsidRDefault="00D62255">
      <w:pPr>
        <w:rPr>
          <w:rFonts w:ascii="Times New Roman" w:hAnsi="Times New Roman" w:cs="Times New Roman"/>
          <w:b/>
          <w:bCs/>
        </w:rPr>
      </w:pPr>
      <w:r w:rsidRPr="00D62255">
        <w:rPr>
          <w:rFonts w:ascii="Times New Roman" w:hAnsi="Times New Roman" w:cs="Times New Roman"/>
          <w:b/>
          <w:bCs/>
        </w:rPr>
        <w:t>References of Supplementary data</w:t>
      </w:r>
    </w:p>
    <w:p w14:paraId="526F1ED5" w14:textId="77777777" w:rsidR="007668C5" w:rsidRPr="007668C5" w:rsidRDefault="00740A3A" w:rsidP="007668C5">
      <w:pPr>
        <w:pStyle w:val="Bibliografia"/>
        <w:rPr>
          <w:rFonts w:ascii="Times New Roman" w:hAnsi="Times New Roman" w:cs="Times New Roman"/>
          <w:sz w:val="24"/>
        </w:rPr>
      </w:pPr>
      <w:r>
        <w:rPr>
          <w:highlight w:val="yellow"/>
        </w:rPr>
        <w:fldChar w:fldCharType="begin"/>
      </w:r>
      <w:r w:rsidR="007668C5">
        <w:rPr>
          <w:highlight w:val="yellow"/>
        </w:rPr>
        <w:instrText xml:space="preserve"> ADDIN ZOTERO_BIBL {"uncited":[],"omitted":[],"custom":[]} CSL_BIBLIOGRAPHY </w:instrText>
      </w:r>
      <w:r>
        <w:rPr>
          <w:highlight w:val="yellow"/>
        </w:rPr>
        <w:fldChar w:fldCharType="separate"/>
      </w:r>
      <w:r w:rsidR="007668C5" w:rsidRPr="007668C5">
        <w:rPr>
          <w:rFonts w:ascii="Times New Roman" w:hAnsi="Times New Roman" w:cs="Times New Roman"/>
          <w:smallCaps/>
          <w:sz w:val="24"/>
        </w:rPr>
        <w:t>Conover, W. J.</w:t>
      </w:r>
      <w:r w:rsidR="007668C5" w:rsidRPr="007668C5">
        <w:rPr>
          <w:rFonts w:ascii="Times New Roman" w:hAnsi="Times New Roman" w:cs="Times New Roman"/>
          <w:sz w:val="24"/>
        </w:rPr>
        <w:t xml:space="preserve"> (1999). </w:t>
      </w:r>
      <w:r w:rsidR="007668C5" w:rsidRPr="007668C5">
        <w:rPr>
          <w:rFonts w:ascii="Times New Roman" w:hAnsi="Times New Roman" w:cs="Times New Roman"/>
          <w:i/>
          <w:iCs/>
          <w:sz w:val="24"/>
        </w:rPr>
        <w:t>Practical nonparametric statistics</w:t>
      </w:r>
      <w:r w:rsidR="007668C5" w:rsidRPr="007668C5">
        <w:rPr>
          <w:rFonts w:ascii="Times New Roman" w:hAnsi="Times New Roman" w:cs="Times New Roman"/>
          <w:sz w:val="24"/>
        </w:rPr>
        <w:t>. 3rd ed. New York: Wiley.</w:t>
      </w:r>
    </w:p>
    <w:p w14:paraId="0A63B42F" w14:textId="472030CE" w:rsidR="00740A3A" w:rsidRPr="00D62255" w:rsidRDefault="00740A3A" w:rsidP="00740A3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highlight w:val="yellow"/>
        </w:rPr>
        <w:fldChar w:fldCharType="end"/>
      </w:r>
    </w:p>
    <w:sectPr w:rsidR="00740A3A" w:rsidRPr="00D62255" w:rsidSect="000C4F15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2" w:h="15842"/>
      <w:pgMar w:top="1417" w:right="1701" w:bottom="1417" w:left="1701" w:header="708" w:footer="708" w:gutter="0"/>
      <w:lnNumType w:countBy="1" w:restart="continuous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1E8BD9" w14:textId="77777777" w:rsidR="00444431" w:rsidRDefault="00444431">
      <w:pPr>
        <w:spacing w:after="0" w:line="240" w:lineRule="auto"/>
      </w:pPr>
      <w:r>
        <w:separator/>
      </w:r>
    </w:p>
  </w:endnote>
  <w:endnote w:type="continuationSeparator" w:id="0">
    <w:p w14:paraId="5E160252" w14:textId="77777777" w:rsidR="00444431" w:rsidRDefault="004444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E501C9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608559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A646BB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D9DE2F" w14:textId="77777777" w:rsidR="00444431" w:rsidRDefault="00444431">
      <w:pPr>
        <w:spacing w:after="0" w:line="240" w:lineRule="auto"/>
      </w:pPr>
      <w:r>
        <w:separator/>
      </w:r>
    </w:p>
  </w:footnote>
  <w:footnote w:type="continuationSeparator" w:id="0">
    <w:p w14:paraId="7F17BD1E" w14:textId="77777777" w:rsidR="00444431" w:rsidRDefault="0044443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702B9A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69B0F6" w14:textId="77777777" w:rsidR="00672277" w:rsidRDefault="00A346B4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>
      <w:rPr>
        <w:noProof/>
        <w:color w:val="000000"/>
      </w:rPr>
      <w:t>21</w:t>
    </w:r>
    <w:r>
      <w:rPr>
        <w:color w:val="000000"/>
      </w:rPr>
      <w:fldChar w:fldCharType="end"/>
    </w:r>
  </w:p>
  <w:p w14:paraId="37B6BECF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FB034C" w14:textId="77777777" w:rsidR="00672277" w:rsidRDefault="00444431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ind w:hanging="2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306234"/>
    <w:multiLevelType w:val="hybridMultilevel"/>
    <w:tmpl w:val="FFAC0990"/>
    <w:lvl w:ilvl="0" w:tplc="8CB46CF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6221"/>
    <w:rsid w:val="00057A1E"/>
    <w:rsid w:val="000B04A7"/>
    <w:rsid w:val="001147A7"/>
    <w:rsid w:val="00315CF4"/>
    <w:rsid w:val="00345DDC"/>
    <w:rsid w:val="00444431"/>
    <w:rsid w:val="00491BC5"/>
    <w:rsid w:val="00575791"/>
    <w:rsid w:val="005D4B56"/>
    <w:rsid w:val="00656C00"/>
    <w:rsid w:val="006623F2"/>
    <w:rsid w:val="006B5785"/>
    <w:rsid w:val="00706383"/>
    <w:rsid w:val="00740A3A"/>
    <w:rsid w:val="007668C5"/>
    <w:rsid w:val="00780A47"/>
    <w:rsid w:val="007B2542"/>
    <w:rsid w:val="008F129D"/>
    <w:rsid w:val="009A2B07"/>
    <w:rsid w:val="009E3E9F"/>
    <w:rsid w:val="009E3F14"/>
    <w:rsid w:val="00A346B4"/>
    <w:rsid w:val="00A557BE"/>
    <w:rsid w:val="00A8065D"/>
    <w:rsid w:val="00B6665A"/>
    <w:rsid w:val="00D62255"/>
    <w:rsid w:val="00DB211C"/>
    <w:rsid w:val="00E25651"/>
    <w:rsid w:val="00E36221"/>
    <w:rsid w:val="00EA487F"/>
    <w:rsid w:val="00EE613A"/>
    <w:rsid w:val="00F20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3FCC2A"/>
  <w15:chartTrackingRefBased/>
  <w15:docId w15:val="{61D67CB5-0DA8-4CB2-B541-01C509FF7B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E36221"/>
    <w:pPr>
      <w:ind w:hanging="1"/>
    </w:pPr>
    <w:rPr>
      <w:rFonts w:ascii="Calibri" w:eastAsia="Calibri" w:hAnsi="Calibri" w:cs="Calibri"/>
      <w:lang w:val="en-US"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E36221"/>
    <w:pPr>
      <w:ind w:left="720"/>
      <w:contextualSpacing/>
    </w:pPr>
  </w:style>
  <w:style w:type="character" w:styleId="Nmerodelinha">
    <w:name w:val="line number"/>
    <w:basedOn w:val="Fontepargpadro"/>
    <w:uiPriority w:val="99"/>
    <w:semiHidden/>
    <w:unhideWhenUsed/>
    <w:rsid w:val="00E36221"/>
  </w:style>
  <w:style w:type="paragraph" w:styleId="Bibliografia">
    <w:name w:val="Bibliography"/>
    <w:basedOn w:val="Normal"/>
    <w:next w:val="Normal"/>
    <w:uiPriority w:val="37"/>
    <w:unhideWhenUsed/>
    <w:rsid w:val="00740A3A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37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3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3</Pages>
  <Words>874</Words>
  <Characters>4723</Characters>
  <Application>Microsoft Office Word</Application>
  <DocSecurity>0</DocSecurity>
  <Lines>39</Lines>
  <Paragraphs>11</Paragraphs>
  <ScaleCrop>false</ScaleCrop>
  <Company/>
  <LinksUpToDate>false</LinksUpToDate>
  <CharactersWithSpaces>5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ulo Loiola</dc:creator>
  <cp:keywords/>
  <dc:description/>
  <cp:lastModifiedBy>Saulo Loiola</cp:lastModifiedBy>
  <cp:revision>24</cp:revision>
  <dcterms:created xsi:type="dcterms:W3CDTF">2021-04-16T23:00:00Z</dcterms:created>
  <dcterms:modified xsi:type="dcterms:W3CDTF">2021-08-13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Y2aWOVEm"/&gt;&lt;style id="http://www.zotero.org/styles/microscopy-and-microanalysis" hasBibliography="1" bibliographyStyleHasBeenSet="1"/&gt;&lt;prefs&gt;&lt;pref name="fieldType" value="Field"/&gt;&lt;pref name="au</vt:lpwstr>
  </property>
  <property fmtid="{D5CDD505-2E9C-101B-9397-08002B2CF9AE}" pid="3" name="ZOTERO_PREF_2">
    <vt:lpwstr>tomaticJournalAbbreviations" value="true"/&gt;&lt;/prefs&gt;&lt;/data&gt;</vt:lpwstr>
  </property>
</Properties>
</file>